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5DC1747" w14:textId="44400523" w:rsidR="00726AB9" w:rsidRPr="00EE018F" w:rsidRDefault="00013B05" w:rsidP="00726AB9">
      <w:pPr>
        <w:spacing w:line="240" w:lineRule="auto"/>
        <w:outlineLvl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pplementary</w:t>
      </w:r>
      <w:r w:rsidR="00444C18">
        <w:rPr>
          <w:rFonts w:ascii="Times New Roman" w:hAnsi="Times New Roman" w:cs="Times New Roman"/>
          <w:sz w:val="24"/>
          <w:szCs w:val="24"/>
        </w:rPr>
        <w:t xml:space="preserve"> fi</w:t>
      </w:r>
      <w:bookmarkStart w:id="0" w:name="_GoBack"/>
      <w:bookmarkEnd w:id="0"/>
      <w:r w:rsidR="00444C18">
        <w:rPr>
          <w:rFonts w:ascii="Times New Roman" w:hAnsi="Times New Roman" w:cs="Times New Roman"/>
          <w:sz w:val="24"/>
          <w:szCs w:val="24"/>
        </w:rPr>
        <w:t>gure 1:</w:t>
      </w:r>
      <w:r w:rsidR="00726AB9" w:rsidRPr="00EE018F">
        <w:rPr>
          <w:rFonts w:ascii="Times New Roman" w:hAnsi="Times New Roman" w:cs="Times New Roman"/>
          <w:sz w:val="24"/>
          <w:szCs w:val="24"/>
        </w:rPr>
        <w:t xml:space="preserve"> Intervention bundle adherence and replicability assessment</w:t>
      </w:r>
    </w:p>
    <w:tbl>
      <w:tblPr>
        <w:tblW w:w="14792" w:type="dxa"/>
        <w:tblInd w:w="-630" w:type="dxa"/>
        <w:tblBorders>
          <w:top w:val="single" w:sz="6" w:space="0" w:color="CCCCCC"/>
          <w:left w:val="single" w:sz="6" w:space="0" w:color="CCCCCC"/>
          <w:bottom w:val="single" w:sz="6" w:space="0" w:color="CCCCCC"/>
          <w:right w:val="single" w:sz="6" w:space="0" w:color="CCCCCC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305"/>
        <w:gridCol w:w="810"/>
        <w:gridCol w:w="540"/>
        <w:gridCol w:w="810"/>
        <w:gridCol w:w="638"/>
        <w:gridCol w:w="810"/>
        <w:gridCol w:w="630"/>
        <w:gridCol w:w="810"/>
        <w:gridCol w:w="639"/>
        <w:gridCol w:w="783"/>
        <w:gridCol w:w="517"/>
        <w:gridCol w:w="783"/>
        <w:gridCol w:w="517"/>
        <w:gridCol w:w="783"/>
        <w:gridCol w:w="517"/>
        <w:gridCol w:w="783"/>
        <w:gridCol w:w="517"/>
        <w:gridCol w:w="783"/>
        <w:gridCol w:w="517"/>
        <w:gridCol w:w="783"/>
        <w:gridCol w:w="517"/>
      </w:tblGrid>
      <w:tr w:rsidR="00726AB9" w:rsidRPr="00EE018F" w14:paraId="503E0040" w14:textId="77777777" w:rsidTr="00D376DC">
        <w:trPr>
          <w:trHeight w:val="570"/>
        </w:trPr>
        <w:tc>
          <w:tcPr>
            <w:tcW w:w="130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776069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US" w:bidi="ar-SA"/>
              </w:rPr>
              <w:t>First author</w:t>
            </w:r>
          </w:p>
        </w:tc>
        <w:tc>
          <w:tcPr>
            <w:tcW w:w="1350" w:type="dxa"/>
            <w:gridSpan w:val="2"/>
            <w:tcBorders>
              <w:top w:val="single" w:sz="6" w:space="0" w:color="000000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5E6A14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US" w:bidi="ar-SA"/>
              </w:rPr>
              <w:t>Antibiotic Stewardship</w:t>
            </w:r>
          </w:p>
        </w:tc>
        <w:tc>
          <w:tcPr>
            <w:tcW w:w="1448" w:type="dxa"/>
            <w:gridSpan w:val="2"/>
            <w:tcBorders>
              <w:top w:val="single" w:sz="6" w:space="0" w:color="000000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BC4CD0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US" w:bidi="ar-SA"/>
              </w:rPr>
              <w:t>Contact Precautions</w:t>
            </w:r>
          </w:p>
        </w:tc>
        <w:tc>
          <w:tcPr>
            <w:tcW w:w="1440" w:type="dxa"/>
            <w:gridSpan w:val="2"/>
            <w:tcBorders>
              <w:top w:val="single" w:sz="6" w:space="0" w:color="000000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7FB130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16"/>
                <w:szCs w:val="16"/>
                <w:lang w:eastAsia="en-US" w:bidi="ar-SA"/>
              </w:rPr>
              <w:t>Dedicated Equipment</w:t>
            </w:r>
          </w:p>
        </w:tc>
        <w:tc>
          <w:tcPr>
            <w:tcW w:w="1449" w:type="dxa"/>
            <w:gridSpan w:val="2"/>
            <w:tcBorders>
              <w:top w:val="single" w:sz="6" w:space="0" w:color="000000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6170E2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eastAsia="en-US" w:bidi="ar-SA"/>
              </w:rPr>
              <w:t>Education- Patients</w:t>
            </w:r>
          </w:p>
        </w:tc>
        <w:tc>
          <w:tcPr>
            <w:tcW w:w="1300" w:type="dxa"/>
            <w:gridSpan w:val="2"/>
            <w:tcBorders>
              <w:top w:val="single" w:sz="6" w:space="0" w:color="000000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D86B0A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eastAsia="en-US" w:bidi="ar-SA"/>
              </w:rPr>
              <w:t>Education- Staff</w:t>
            </w:r>
          </w:p>
        </w:tc>
        <w:tc>
          <w:tcPr>
            <w:tcW w:w="1300" w:type="dxa"/>
            <w:gridSpan w:val="2"/>
            <w:tcBorders>
              <w:top w:val="single" w:sz="6" w:space="0" w:color="000000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332EEC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eastAsia="en-US" w:bidi="ar-SA"/>
              </w:rPr>
              <w:t>Environmental Cleaning</w:t>
            </w:r>
          </w:p>
        </w:tc>
        <w:tc>
          <w:tcPr>
            <w:tcW w:w="1300" w:type="dxa"/>
            <w:gridSpan w:val="2"/>
            <w:tcBorders>
              <w:top w:val="single" w:sz="6" w:space="0" w:color="000000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3FE028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eastAsia="en-US" w:bidi="ar-SA"/>
              </w:rPr>
              <w:t>Hand Hygiene</w:t>
            </w:r>
          </w:p>
        </w:tc>
        <w:tc>
          <w:tcPr>
            <w:tcW w:w="1300" w:type="dxa"/>
            <w:gridSpan w:val="2"/>
            <w:tcBorders>
              <w:top w:val="single" w:sz="6" w:space="0" w:color="000000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2B4F46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eastAsia="en-US" w:bidi="ar-SA"/>
              </w:rPr>
              <w:t>Isolation and/or Cohorting</w:t>
            </w:r>
          </w:p>
        </w:tc>
        <w:tc>
          <w:tcPr>
            <w:tcW w:w="1300" w:type="dxa"/>
            <w:gridSpan w:val="2"/>
            <w:tcBorders>
              <w:top w:val="single" w:sz="6" w:space="0" w:color="000000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30FEB3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eastAsia="en-US" w:bidi="ar-SA"/>
              </w:rPr>
              <w:t>Proton Pump Inhibitor Stewardship</w:t>
            </w:r>
          </w:p>
        </w:tc>
        <w:tc>
          <w:tcPr>
            <w:tcW w:w="1300" w:type="dxa"/>
            <w:gridSpan w:val="2"/>
            <w:tcBorders>
              <w:top w:val="single" w:sz="6" w:space="0" w:color="000000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4BF0C0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eastAsia="en-US" w:bidi="ar-SA"/>
              </w:rPr>
              <w:t>Systems and Workflow</w:t>
            </w:r>
          </w:p>
        </w:tc>
      </w:tr>
      <w:tr w:rsidR="00726AB9" w:rsidRPr="00EE018F" w14:paraId="19E487A3" w14:textId="77777777" w:rsidTr="00D376DC">
        <w:trPr>
          <w:trHeight w:val="720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59C738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E0A2CC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Reported adherence measure</w:t>
            </w: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763F96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proofErr w:type="spellStart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TiDier</w:t>
            </w:r>
            <w:proofErr w:type="spellEnd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 xml:space="preserve"> Score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1639F9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Reported adherence measure</w:t>
            </w: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5EF108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proofErr w:type="spellStart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TiDier</w:t>
            </w:r>
            <w:proofErr w:type="spellEnd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 xml:space="preserve"> Score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F5A7B6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Reported adherence measure</w:t>
            </w: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D3D5FF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proofErr w:type="spellStart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TiDier</w:t>
            </w:r>
            <w:proofErr w:type="spellEnd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 xml:space="preserve"> Score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6971AA9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Reported adherence measure</w:t>
            </w: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DE6AB6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proofErr w:type="spellStart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TiDier</w:t>
            </w:r>
            <w:proofErr w:type="spellEnd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 xml:space="preserve"> Score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5493D9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Reported adherence measure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5CCC12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proofErr w:type="spellStart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TiDier</w:t>
            </w:r>
            <w:proofErr w:type="spellEnd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 xml:space="preserve"> Score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B1A628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Reported adherence measure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E420CA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proofErr w:type="spellStart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TiDier</w:t>
            </w:r>
            <w:proofErr w:type="spellEnd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 xml:space="preserve"> Score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6EC9DC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Reported adherence measure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E6D3109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proofErr w:type="spellStart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TiDier</w:t>
            </w:r>
            <w:proofErr w:type="spellEnd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 xml:space="preserve"> Score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DFEEF0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Reported adherence measure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824A15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proofErr w:type="spellStart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TiDier</w:t>
            </w:r>
            <w:proofErr w:type="spellEnd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 xml:space="preserve"> Score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04DFFC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Reported adherence measure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B5AADE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proofErr w:type="spellStart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TiDier</w:t>
            </w:r>
            <w:proofErr w:type="spellEnd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 xml:space="preserve"> Score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0CED96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Reported adherence measure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A78085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proofErr w:type="spellStart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TiDier</w:t>
            </w:r>
            <w:proofErr w:type="spellEnd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 xml:space="preserve"> Score</w:t>
            </w:r>
          </w:p>
        </w:tc>
      </w:tr>
      <w:tr w:rsidR="00726AB9" w:rsidRPr="00EE018F" w14:paraId="1B890786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F343B2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Abbett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Abbett SK&lt;/Author&gt;&lt;Year&gt;2009&lt;/Year&gt;&lt;RecNum&gt;40&lt;/RecNum&gt;&lt;DisplayText&gt;&lt;style face="superscript"&gt;40&lt;/style&gt;&lt;/DisplayText&gt;&lt;record&gt;&lt;rec-number&gt;40&lt;/rec-number&gt;&lt;foreign-keys&gt;&lt;key app="EN" db-id="f09zazt5bt2v9zeaeswx9ttgxt9wvwvvavs2" timestamp="1474422937"&gt;40&lt;/key&gt;&lt;/foreign-keys&gt;&lt;ref-type name="Journal Article"&gt;17&lt;/ref-type&gt;&lt;contributors&gt;&lt;authors&gt;&lt;author&gt;Abbett SK, Yokoe DS, Lipsitz SR, et al&lt;/author&gt;&lt;/authors&gt;&lt;/contributors&gt;&lt;titles&gt;&lt;title&gt;Proposed checklist of hospital interventions to decrease the incidence of healthcare-associated Clostridium difficile infection&lt;/title&gt;&lt;secondary-title&gt;Infect Control Hosp Epidemiol.&lt;/secondary-title&gt;&lt;/titles&gt;&lt;periodical&gt;&lt;full-title&gt;Infect Control Hosp Epidemiol.&lt;/full-title&gt;&lt;/periodical&gt;&lt;pages&gt;1062-1069&lt;/pages&gt;&lt;volume&gt;30&lt;/volume&gt;&lt;number&gt;11&lt;/number&gt;&lt;dates&gt;&lt;year&gt;2009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40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1CD1C5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4C4BD5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A9FE7D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38D7F5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9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65BFA5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19F902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7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169287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A432FD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E8ED1D9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815590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6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604803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5B7736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7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9D323C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411C3E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7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895003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736C1A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6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AB11FC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81D00F7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BBADE3F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AECDA8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8</w:t>
            </w:r>
          </w:p>
        </w:tc>
      </w:tr>
      <w:tr w:rsidR="00726AB9" w:rsidRPr="00EE018F" w14:paraId="41EA8428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2F2716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Apisarnthanarak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Apisarnthanarak A&lt;/Author&gt;&lt;Year&gt;2004&lt;/Year&gt;&lt;RecNum&gt;48&lt;/RecNum&gt;&lt;DisplayText&gt;&lt;style face="superscript"&gt;48&lt;/style&gt;&lt;/DisplayText&gt;&lt;record&gt;&lt;rec-number&gt;48&lt;/rec-number&gt;&lt;foreign-keys&gt;&lt;key app="EN" db-id="f09zazt5bt2v9zeaeswx9ttgxt9wvwvvavs2" timestamp="1474422938"&gt;48&lt;/key&gt;&lt;/foreign-keys&gt;&lt;ref-type name="Journal Article"&gt;17&lt;/ref-type&gt;&lt;contributors&gt;&lt;authors&gt;&lt;author&gt;Apisarnthanarak A, Zack JE, Mayfield JL, Freeman J, Dunne WM, Little JR, et al&lt;/author&gt;&lt;/authors&gt;&lt;/contributors&gt;&lt;titles&gt;&lt;title&gt;Effectiveness of environmental nad infection control programs to reduce transmission of Clostridium difficile&lt;/title&gt;&lt;secondary-title&gt;Clin Infect Dis&lt;/secondary-title&gt;&lt;/titles&gt;&lt;periodical&gt;&lt;full-title&gt;Clin Infect Dis&lt;/full-title&gt;&lt;/periodical&gt;&lt;pages&gt;601-2&lt;/pages&gt;&lt;volume&gt;39&lt;/volume&gt;&lt;dates&gt;&lt;year&gt;2004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48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9F642F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7737B42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44C6D0B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2FFFF3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1EE87A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6D6944B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103D971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BB96F82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3F7B58D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0FCCE9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D8D83B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901F02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4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A67A95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5D7606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2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299BF9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F5890FF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3BF71DC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27FF2FE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auto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199CD98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4711975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</w:tr>
      <w:tr w:rsidR="00726AB9" w:rsidRPr="00EE018F" w14:paraId="037C5644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CDCC68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Bishop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Bishop J&lt;/Author&gt;&lt;Year&gt;2013&lt;/Year&gt;&lt;RecNum&gt;49&lt;/RecNum&gt;&lt;DisplayText&gt;&lt;style face="superscript"&gt;49&lt;/style&gt;&lt;/DisplayText&gt;&lt;record&gt;&lt;rec-number&gt;49&lt;/rec-number&gt;&lt;foreign-keys&gt;&lt;key app="EN" db-id="f09zazt5bt2v9zeaeswx9ttgxt9wvwvvavs2" timestamp="1474422938"&gt;49&lt;/key&gt;&lt;/foreign-keys&gt;&lt;ref-type name="Journal Article"&gt;17&lt;/ref-type&gt;&lt;contributors&gt;&lt;authors&gt;&lt;author&gt;Bishop J, Parry MF, Hall T&lt;/author&gt;&lt;/authors&gt;&lt;/contributors&gt;&lt;titles&gt;&lt;title&gt;Decreasing Clostridium difficile infections in surgery: impact of a practice bundle incorporating a resident rounding protocol&lt;/title&gt;&lt;secondary-title&gt;Conn Med&lt;/secondary-title&gt;&lt;/titles&gt;&lt;periodical&gt;&lt;full-title&gt;Conn Med&lt;/full-title&gt;&lt;/periodical&gt;&lt;pages&gt;69-75&lt;/pages&gt;&lt;volume&gt;77&lt;/volume&gt;&lt;number&gt;2&lt;/number&gt;&lt;dates&gt;&lt;year&gt;2013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49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CB8F44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E7FE2F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10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B3401A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52FC29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8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44A49F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1057541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97032AE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054FE8C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7B629AF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269FCD5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715648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ABF41A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64661A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51C660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0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D82329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6DCB3B6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BE71E9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C8C652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111B07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EAC4FC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8</w:t>
            </w:r>
          </w:p>
        </w:tc>
      </w:tr>
      <w:tr w:rsidR="00726AB9" w:rsidRPr="00EE018F" w14:paraId="33F35A77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406163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Brakovich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Brakovich B&lt;/Author&gt;&lt;Year&gt;2013&lt;/Year&gt;&lt;RecNum&gt;50&lt;/RecNum&gt;&lt;DisplayText&gt;&lt;style face="superscript"&gt;50&lt;/style&gt;&lt;/DisplayText&gt;&lt;record&gt;&lt;rec-number&gt;50&lt;/rec-number&gt;&lt;foreign-keys&gt;&lt;key app="EN" db-id="f09zazt5bt2v9zeaeswx9ttgxt9wvwvvavs2" timestamp="1474422938"&gt;50&lt;/key&gt;&lt;/foreign-keys&gt;&lt;ref-type name="Journal Article"&gt;17&lt;/ref-type&gt;&lt;contributors&gt;&lt;authors&gt;&lt;author&gt;Brakovich B, Bonham E, van Brackle L&lt;/author&gt;&lt;/authors&gt;&lt;/contributors&gt;&lt;titles&gt;&lt;title&gt;War on the spore: Clostridium difficile disease among patients in a long-term acute care hospital&lt;/title&gt;&lt;secondary-title&gt;J Healthc Qual&lt;/secondary-title&gt;&lt;/titles&gt;&lt;periodical&gt;&lt;full-title&gt;J Healthc Qual&lt;/full-title&gt;&lt;/periodical&gt;&lt;pages&gt;15-21&lt;/pages&gt;&lt;volume&gt;35&lt;/volume&gt;&lt;dates&gt;&lt;year&gt;2013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50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88E251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0312A7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937B60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9501D3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4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17D908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91FA606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E31197C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CAB73B4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882891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2D158B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4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4457B3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895985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5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E014E5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328380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7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8FB24A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5B959D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2B8FBD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DA1C29D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1B3EFA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EFCD13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7</w:t>
            </w:r>
          </w:p>
        </w:tc>
      </w:tr>
      <w:tr w:rsidR="00726AB9" w:rsidRPr="00EE018F" w14:paraId="516C1AF4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9E24A2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Cheng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Cheng VC&lt;/Author&gt;&lt;Year&gt;2015&lt;/Year&gt;&lt;RecNum&gt;34&lt;/RecNum&gt;&lt;DisplayText&gt;&lt;style face="superscript"&gt;34&lt;/style&gt;&lt;/DisplayText&gt;&lt;record&gt;&lt;rec-number&gt;34&lt;/rec-number&gt;&lt;foreign-keys&gt;&lt;key app="EN" db-id="f09zazt5bt2v9zeaeswx9ttgxt9wvwvvavs2" timestamp="1474422937"&gt;34&lt;/key&gt;&lt;/foreign-keys&gt;&lt;ref-type name="Journal Article"&gt;17&lt;/ref-type&gt;&lt;contributors&gt;&lt;authors&gt;&lt;author&gt;Cheng VC, Chau PH, So SY, Chen JH, Poon RW, Wong SC, et al&lt;/author&gt;&lt;/authors&gt;&lt;/contributors&gt;&lt;titles&gt;&lt;title&gt;Containment of Clostridium difficile infection without reduction in antimicrobial use in Hong Kong&lt;/title&gt;&lt;secondary-title&gt;Eur J Clin Microbiol Infect Dis&lt;/secondary-title&gt;&lt;/titles&gt;&lt;periodical&gt;&lt;full-title&gt;Eur J Clin Microbiol Infect Dis&lt;/full-title&gt;&lt;/periodical&gt;&lt;pages&gt;1381-86&lt;/pages&gt;&lt;volume&gt;34&lt;/volume&gt;&lt;dates&gt;&lt;year&gt;2015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34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94328C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0807B7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11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C0D52E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6325D7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4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539114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95973B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2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7B9FF6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588529D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9D600F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1F0CD5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E025DD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BD7F0A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8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6373F4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08485F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5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7149E5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D0C27C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2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65E0C6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10DA2FB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3324470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A783A94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</w:tr>
      <w:tr w:rsidR="00726AB9" w:rsidRPr="00EE018F" w14:paraId="11A5D0D7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B52DEA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Gulihar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Gulihar A&lt;/Author&gt;&lt;Year&gt;2009&lt;/Year&gt;&lt;RecNum&gt;25&lt;/RecNum&gt;&lt;DisplayText&gt;&lt;style face="superscript"&gt;25&lt;/style&gt;&lt;/DisplayText&gt;&lt;record&gt;&lt;rec-number&gt;25&lt;/rec-number&gt;&lt;foreign-keys&gt;&lt;key app="EN" db-id="f09zazt5bt2v9zeaeswx9ttgxt9wvwvvavs2" timestamp="1474422937"&gt;25&lt;/key&gt;&lt;/foreign-keys&gt;&lt;ref-type name="Journal Article"&gt;17&lt;/ref-type&gt;&lt;contributors&gt;&lt;authors&gt;&lt;author&gt;Gulihar A, Nixon M, Jenkins D, Taylor GJ&lt;/author&gt;&lt;/authors&gt;&lt;/contributors&gt;&lt;titles&gt;&lt;title&gt;Clostridium difficile in hip fracture patients: prevention, treatment and associated mortality&lt;/title&gt;&lt;/titles&gt;&lt;pages&gt;746-751&lt;/pages&gt;&lt;volume&gt;40&lt;/volume&gt;&lt;number&gt;7&lt;/number&gt;&lt;dates&gt;&lt;year&gt;2009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25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534889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B69774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9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811B809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ACDF1A1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9BBAED0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02E4F2F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BA08DF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9726EE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614922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E37583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C3F96A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E83AE1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4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CBA29A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CDBE2B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4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A94C55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86486E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398515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57649E2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5FD2890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C09DE67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</w:tr>
      <w:tr w:rsidR="00726AB9" w:rsidRPr="00EE018F" w14:paraId="53A23156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1497D2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Hanna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Hanna H&lt;/Author&gt;&lt;Year&gt;2000&lt;/Year&gt;&lt;RecNum&gt;41&lt;/RecNum&gt;&lt;DisplayText&gt;&lt;style face="superscript"&gt;41&lt;/style&gt;&lt;/DisplayText&gt;&lt;record&gt;&lt;rec-number&gt;41&lt;/rec-number&gt;&lt;foreign-keys&gt;&lt;key app="EN" db-id="f09zazt5bt2v9zeaeswx9ttgxt9wvwvvavs2" timestamp="1474422938"&gt;41&lt;/key&gt;&lt;/foreign-keys&gt;&lt;ref-type name="Journal Article"&gt;17&lt;/ref-type&gt;&lt;contributors&gt;&lt;authors&gt;&lt;author&gt;Hanna H, Raad I, Gonzalez V, et al&lt;/author&gt;&lt;/authors&gt;&lt;/contributors&gt;&lt;titles&gt;&lt;title&gt;Control of nosocomial Clostridium difficile transmission in bone marrow transplant patients&lt;/title&gt;&lt;secondary-title&gt;Infect Control Hosp Epidemiol.&lt;/secondary-title&gt;&lt;/titles&gt;&lt;periodical&gt;&lt;full-title&gt;Infect Control Hosp Epidemiol.&lt;/full-title&gt;&lt;/periodical&gt;&lt;pages&gt;226-228&lt;/pages&gt;&lt;volume&gt;21&lt;/volume&gt;&lt;number&gt;3&lt;/number&gt;&lt;dates&gt;&lt;year&gt;2000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41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B53321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1B54590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23AA1C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E5CD11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5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9CE46F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986040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2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555F35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D640B52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21318A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1A5FD5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4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7F596D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3A805C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FF2770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3CE7D8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2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3B1658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78FBCB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0476A7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ECBEA43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FE6EB6C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8E27B54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</w:tr>
      <w:tr w:rsidR="00726AB9" w:rsidRPr="00EE018F" w14:paraId="091D4F93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04B98B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Lai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Lai KK&lt;/Author&gt;&lt;Year&gt;1997&lt;/Year&gt;&lt;RecNum&gt;47&lt;/RecNum&gt;&lt;DisplayText&gt;&lt;style face="superscript"&gt;47&lt;/style&gt;&lt;/DisplayText&gt;&lt;record&gt;&lt;rec-number&gt;47&lt;/rec-number&gt;&lt;foreign-keys&gt;&lt;key app="EN" db-id="f09zazt5bt2v9zeaeswx9ttgxt9wvwvvavs2" timestamp="1474422938"&gt;47&lt;/key&gt;&lt;/foreign-keys&gt;&lt;ref-type name="Journal Article"&gt;17&lt;/ref-type&gt;&lt;contributors&gt;&lt;authors&gt;&lt;author&gt;Lai KK, Melvin ZS, Menard MJ, Kotilainen HR, Baker S&lt;/author&gt;&lt;/authors&gt;&lt;/contributors&gt;&lt;titles&gt;&lt;title&gt;Clostridium difficile-associated diarrheal epidemiology, risk factors, and infection control&lt;/title&gt;&lt;secondary-title&gt;Infect Control Hosp Epidemiol.&lt;/secondary-title&gt;&lt;/titles&gt;&lt;periodical&gt;&lt;full-title&gt;Infect Control Hosp Epidemiol.&lt;/full-title&gt;&lt;/periodical&gt;&lt;pages&gt;628-32&lt;/pages&gt;&lt;volume&gt;18&lt;/volume&gt;&lt;dates&gt;&lt;year&gt;1997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47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F2DA01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463210A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9F76D8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43289C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2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1DD2D5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D21B228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0BC87EA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BB6FE9E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652A86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C122E7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08D389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4BFC20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7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B837EF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EAA2C8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2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17A573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D70803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2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FF4AB4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85AC98F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DF350D6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A70EC12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</w:tr>
      <w:tr w:rsidR="00726AB9" w:rsidRPr="00EE018F" w14:paraId="6707CA56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482767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Marufu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Marufu O&lt;/Author&gt;&lt;Year&gt;2015&lt;/Year&gt;&lt;RecNum&gt;26&lt;/RecNum&gt;&lt;DisplayText&gt;&lt;style face="superscript"&gt;26&lt;/style&gt;&lt;/DisplayText&gt;&lt;record&gt;&lt;rec-number&gt;26&lt;/rec-number&gt;&lt;foreign-keys&gt;&lt;key app="EN" db-id="f09zazt5bt2v9zeaeswx9ttgxt9wvwvvavs2" timestamp="1474422937"&gt;26&lt;/key&gt;&lt;/foreign-keys&gt;&lt;ref-type name="Journal Article"&gt;17&lt;/ref-type&gt;&lt;contributors&gt;&lt;authors&gt;&lt;author&gt;Marufu O, Desai N, Aldred D, Brown T, Eltringham I&lt;/author&gt;&lt;/authors&gt;&lt;/contributors&gt;&lt;titles&gt;&lt;title&gt;Analysis of interventions to reduce the incidence of Clostridium difficile infection at a London teaching hospital trust, 2003-2011&lt;/title&gt;&lt;secondary-title&gt;J Hosp Infect&lt;/secondary-title&gt;&lt;/titles&gt;&lt;periodical&gt;&lt;full-title&gt;J Hosp Infect&lt;/full-title&gt;&lt;/periodical&gt;&lt;pages&gt;38-45&lt;/pages&gt;&lt;volume&gt;89&lt;/volume&gt;&lt;number&gt;1&lt;/number&gt;&lt;dates&gt;&lt;year&gt;2015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26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C08B389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4DC80F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8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A4C305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7E649D3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8AAF88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20DE4F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A164E0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4BBF1AE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933853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88A631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2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0099BC9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BAA743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7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539481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19023C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4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1B864D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A00D7F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2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D699BA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7856B13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469991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222AB0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7</w:t>
            </w:r>
          </w:p>
        </w:tc>
      </w:tr>
      <w:tr w:rsidR="00726AB9" w:rsidRPr="00EE018F" w14:paraId="04A22E70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0EA382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Mattner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Mattner F&lt;/Author&gt;&lt;Year&gt;2008&lt;/Year&gt;&lt;RecNum&gt;27&lt;/RecNum&gt;&lt;DisplayText&gt;&lt;style face="superscript"&gt;27&lt;/style&gt;&lt;/DisplayText&gt;&lt;record&gt;&lt;rec-number&gt;27&lt;/rec-number&gt;&lt;foreign-keys&gt;&lt;key app="EN" db-id="f09zazt5bt2v9zeaeswx9ttgxt9wvwvvavs2" timestamp="1474422937"&gt;27&lt;/key&gt;&lt;/foreign-keys&gt;&lt;ref-type name="Journal Article"&gt;17&lt;/ref-type&gt;&lt;contributors&gt;&lt;authors&gt;&lt;author&gt;Mattner F, Winterfeld I, Oswald B, Solbach W&lt;/author&gt;&lt;/authors&gt;&lt;/contributors&gt;&lt;titles&gt;&lt;title&gt;Successful bundle of prevention measures against a high CDAD incidence at a university hospital&lt;/title&gt;&lt;secondary-title&gt;Hyg Med&lt;/secondary-title&gt;&lt;/titles&gt;&lt;periodical&gt;&lt;full-title&gt;Hyg Med&lt;/full-title&gt;&lt;/periodical&gt;&lt;pages&gt;346-52&lt;/pages&gt;&lt;volume&gt;33&lt;/volume&gt;&lt;dates&gt;&lt;year&gt;2008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27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47A2EF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E6906BB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E3432F0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392F688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80894F9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C47FEEF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10BCE92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D009645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A91D01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6E932C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B4F265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67E83B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E90C2F9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294B81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E66A73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329BB8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30CF0A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2792E2E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DED69B0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7FC49A5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</w:tr>
      <w:tr w:rsidR="00726AB9" w:rsidRPr="00EE018F" w14:paraId="6AD29DF2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CDC3CF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Mermel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Mermel LA&lt;/Author&gt;&lt;Year&gt;2013&lt;/Year&gt;&lt;RecNum&gt;44&lt;/RecNum&gt;&lt;DisplayText&gt;&lt;style face="superscript"&gt;44&lt;/style&gt;&lt;/DisplayText&gt;&lt;record&gt;&lt;rec-number&gt;44&lt;/rec-number&gt;&lt;foreign-keys&gt;&lt;key app="EN" db-id="f09zazt5bt2v9zeaeswx9ttgxt9wvwvvavs2" timestamp="1474422938"&gt;44&lt;/key&gt;&lt;/foreign-keys&gt;&lt;ref-type name="Journal Article"&gt;17&lt;/ref-type&gt;&lt;contributors&gt;&lt;authors&gt;&lt;author&gt;Mermel LA, Jefferson J, Blanchard K, et al&lt;/author&gt;&lt;/authors&gt;&lt;/contributors&gt;&lt;titles&gt;&lt;title&gt;Reducing Clostridium difficile incidence, colectomies, and mortality in the hospital setting: a successful multidisciplinary approach&lt;/title&gt;&lt;secondary-title&gt;Jt Comm J Qual Patient Saf&lt;/secondary-title&gt;&lt;/titles&gt;&lt;periodical&gt;&lt;full-title&gt;Jt Comm J Qual Patient Saf&lt;/full-title&gt;&lt;/periodical&gt;&lt;pages&gt;298-305&lt;/pages&gt;&lt;volume&gt;39&lt;/volume&gt;&lt;number&gt;7&lt;/number&gt;&lt;dates&gt;&lt;year&gt;2013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44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81B344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6B2821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10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936239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D014E2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10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61EE06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994249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0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34C85C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9B503B9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05CC7B9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266ACD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800B90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EC5FE2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2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CB31C9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E5DB11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6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B5EA0B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84911AE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63821B2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2716934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3DDCAE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EBEDA8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1</w:t>
            </w:r>
          </w:p>
        </w:tc>
      </w:tr>
      <w:tr w:rsidR="00726AB9" w:rsidRPr="00EE018F" w14:paraId="10543DEB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D02478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Muto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Muto CA&lt;/Author&gt;&lt;Year&gt;2007&lt;/Year&gt;&lt;RecNum&gt;38&lt;/RecNum&gt;&lt;DisplayText&gt;&lt;style face="superscript"&gt;38&lt;/style&gt;&lt;/DisplayText&gt;&lt;record&gt;&lt;rec-number&gt;38&lt;/rec-number&gt;&lt;foreign-keys&gt;&lt;key app="EN" db-id="f09zazt5bt2v9zeaeswx9ttgxt9wvwvvavs2" timestamp="1474422937"&gt;38&lt;/key&gt;&lt;/foreign-keys&gt;&lt;ref-type name="Journal Article"&gt;17&lt;/ref-type&gt;&lt;contributors&gt;&lt;authors&gt;&lt;author&gt;Muto CA, Blank MK, Marsh JW, Vergis EN, O’Leary MM, Shutt KA, et al&lt;/author&gt;&lt;/authors&gt;&lt;/contributors&gt;&lt;titles&gt;&lt;title&gt;Control of an outbreak of infection with the hypervirulent Clostridium difficile BI strain in a university hospital using a comprehensive “bundle” approach&lt;/title&gt;&lt;secondary-title&gt;Clin Infect Dis&lt;/secondary-title&gt;&lt;/titles&gt;&lt;periodical&gt;&lt;full-title&gt;Clin Infect Dis&lt;/full-title&gt;&lt;/periodical&gt;&lt;pages&gt;1266-73&lt;/pages&gt;&lt;volume&gt;45&lt;/volume&gt;&lt;dates&gt;&lt;year&gt;2007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38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B7DB34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05339A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8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3D6ADF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DDD3D8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10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B8DC7C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936A497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05519A3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BC54173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96CE4A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18D52C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6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5AC9FC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A79DA0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9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FADFE6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104C62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7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F3283C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FF58F4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9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A87776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9FCA2FA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C0534B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EC395B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8</w:t>
            </w:r>
          </w:p>
        </w:tc>
      </w:tr>
      <w:tr w:rsidR="00726AB9" w:rsidRPr="00EE018F" w14:paraId="65879DCA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AD8141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Oleastro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Oleastro M&lt;/Author&gt;&lt;Year&gt;2014&lt;/Year&gt;&lt;RecNum&gt;28&lt;/RecNum&gt;&lt;DisplayText&gt;&lt;style face="superscript"&gt;28&lt;/style&gt;&lt;/DisplayText&gt;&lt;record&gt;&lt;rec-number&gt;28&lt;/rec-number&gt;&lt;foreign-keys&gt;&lt;key app="EN" db-id="f09zazt5bt2v9zeaeswx9ttgxt9wvwvvavs2" timestamp="1474422937"&gt;28&lt;/key&gt;&lt;/foreign-keys&gt;&lt;ref-type name="Journal Article"&gt;17&lt;/ref-type&gt;&lt;contributors&gt;&lt;authors&gt;&lt;author&gt;Oleastro M, Coelho M, Giao M, et al&lt;/author&gt;&lt;/authors&gt;&lt;/contributors&gt;&lt;titles&gt;&lt;title&gt;Outbreak of Clostridium difficile PCR ribotype 027--the recent experience of a regional hospital&lt;/title&gt;&lt;secondary-title&gt;BMC Infect Dis&lt;/secondary-title&gt;&lt;/titles&gt;&lt;periodical&gt;&lt;full-title&gt;BMC Infect Dis&lt;/full-title&gt;&lt;/periodical&gt;&lt;pages&gt;209&lt;/pages&gt;&lt;volume&gt;14&lt;/volume&gt;&lt;dates&gt;&lt;year&gt;2014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28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E86DD1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6DD94E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5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DA7177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E3B57F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5AA79C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80E48A3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7059FC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DCEA9C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2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C53D1A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69F649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2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BE1C12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EBCC58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6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AF267F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08C4B9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13CFBA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B8E418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B74CEE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B32DAB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2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8FCC9E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4D9E08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7</w:t>
            </w:r>
          </w:p>
        </w:tc>
      </w:tr>
      <w:tr w:rsidR="00726AB9" w:rsidRPr="00EE018F" w14:paraId="55B57241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EBD4D3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Power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Power M&lt;/Author&gt;&lt;Year&gt;2010&lt;/Year&gt;&lt;RecNum&gt;29&lt;/RecNum&gt;&lt;DisplayText&gt;&lt;style face="superscript"&gt;29&lt;/style&gt;&lt;/DisplayText&gt;&lt;record&gt;&lt;rec-number&gt;29&lt;/rec-number&gt;&lt;foreign-keys&gt;&lt;key app="EN" db-id="f09zazt5bt2v9zeaeswx9ttgxt9wvwvvavs2" timestamp="1474422937"&gt;29&lt;/key&gt;&lt;/foreign-keys&gt;&lt;ref-type name="Journal Article"&gt;17&lt;/ref-type&gt;&lt;contributors&gt;&lt;authors&gt;&lt;author&gt;Power M, Wigglesworth N, Donaldson E, Chadwick P, Gillibrand S, Goldmann D&lt;/author&gt;&lt;/authors&gt;&lt;/contributors&gt;&lt;titles&gt;&lt;title&gt;Reducing Clostridium difficile infection in acute care by using an improvement collaborative&lt;/title&gt;&lt;secondary-title&gt;BMJ&lt;/secondary-title&gt;&lt;/titles&gt;&lt;periodical&gt;&lt;full-title&gt;BMJ&lt;/full-title&gt;&lt;/periodical&gt;&lt;pages&gt;c3359&lt;/pages&gt;&lt;volume&gt;341&lt;/volume&gt;&lt;dates&gt;&lt;year&gt;2010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29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F48E47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A728C9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11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78950E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9F0AC85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117298E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0A2121D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49DC11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305986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1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8B4635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B54A64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1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97AB95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42450F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0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043B75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0DDCF7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1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86BCA1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A33A18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8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9C7A10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A7ABC6E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19B84BA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63FB954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</w:tr>
      <w:tr w:rsidR="00726AB9" w:rsidRPr="00EE018F" w14:paraId="0C81B4DE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CECFDE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Price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Price J&lt;/Author&gt;&lt;Year&gt;2010&lt;/Year&gt;&lt;RecNum&gt;30&lt;/RecNum&gt;&lt;DisplayText&gt;&lt;style face="superscript"&gt;30&lt;/style&gt;&lt;/DisplayText&gt;&lt;record&gt;&lt;rec-number&gt;30&lt;/rec-number&gt;&lt;foreign-keys&gt;&lt;key app="EN" db-id="f09zazt5bt2v9zeaeswx9ttgxt9wvwvvavs2" timestamp="1474422937"&gt;30&lt;/key&gt;&lt;/foreign-keys&gt;&lt;ref-type name="Journal Article"&gt;17&lt;/ref-type&gt;&lt;contributors&gt;&lt;authors&gt;&lt;author&gt;Price J, Cheek E, Lippett S, et al&lt;/author&gt;&lt;/authors&gt;&lt;/contributors&gt;&lt;titles&gt;&lt;title&gt;Impact of an intervention to control Clostridium difficile infection on hospital- and community-onset disease; an interrupted time series analysis&lt;/title&gt;&lt;secondary-title&gt;Clin Microbiol Infect&lt;/secondary-title&gt;&lt;/titles&gt;&lt;periodical&gt;&lt;full-title&gt;Clin Microbiol Infect&lt;/full-title&gt;&lt;/periodical&gt;&lt;pages&gt;1297-1302&lt;/pages&gt;&lt;volume&gt;16&lt;/volume&gt;&lt;number&gt;8&lt;/number&gt;&lt;dates&gt;&lt;year&gt;2010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30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AD676E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09BE41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5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78A295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A60A00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7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7E934C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89B2551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2F35889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C985DE1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C565FF9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8ACA820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2BAB734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0132F18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B026017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52D514A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694399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F72D23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6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2F758D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617967B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1F4C1E0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5BE9C5E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</w:tr>
      <w:tr w:rsidR="00726AB9" w:rsidRPr="00EE018F" w14:paraId="0C64E029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7045FA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Salgado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Salgado CD&lt;/Author&gt;&lt;Year&gt;2009&lt;/Year&gt;&lt;RecNum&gt;46&lt;/RecNum&gt;&lt;DisplayText&gt;&lt;style face="superscript"&gt;46&lt;/style&gt;&lt;/DisplayText&gt;&lt;record&gt;&lt;rec-number&gt;46&lt;/rec-number&gt;&lt;foreign-keys&gt;&lt;key app="EN" db-id="f09zazt5bt2v9zeaeswx9ttgxt9wvwvvavs2" timestamp="1474422938"&gt;46&lt;/key&gt;&lt;/foreign-keys&gt;&lt;ref-type name="Journal Article"&gt;17&lt;/ref-type&gt;&lt;contributors&gt;&lt;authors&gt;&lt;author&gt;Salgado CD, Mauldin PD, Fogle PJ, Bosso, JA&lt;/author&gt;&lt;/authors&gt;&lt;/contributors&gt;&lt;titles&gt;&lt;title&gt;Analysis of an outbreak of Clostridium difficile infection controlled with enhanced infection control measures&lt;/title&gt;&lt;secondary-title&gt;Am J Infect Control&lt;/secondary-title&gt;&lt;/titles&gt;&lt;periodical&gt;&lt;full-title&gt;Am J Infect Control&lt;/full-title&gt;&lt;/periodical&gt;&lt;pages&gt;458-64&lt;/pages&gt;&lt;volume&gt;37&lt;/volume&gt;&lt;dates&gt;&lt;year&gt;2009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46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DD6233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B11F2DD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A9EC1C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77BEF2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9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893073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B894EA1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D9A5B6B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5B1E50C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4ACDAA5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64CCB41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B1E31E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06CB0E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5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4CC374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972A8E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5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EC7035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3D7A40D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2BD6E59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83F2E31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ADBC9D1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CDA43B8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</w:tr>
      <w:tr w:rsidR="00726AB9" w:rsidRPr="00EE018F" w14:paraId="1661EF64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4F8312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Stone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Stone SP&lt;/Author&gt;&lt;Year&gt;1998&lt;/Year&gt;&lt;RecNum&gt;31&lt;/RecNum&gt;&lt;DisplayText&gt;&lt;style face="superscript"&gt;31&lt;/style&gt;&lt;/DisplayText&gt;&lt;record&gt;&lt;rec-number&gt;31&lt;/rec-number&gt;&lt;foreign-keys&gt;&lt;key app="EN" db-id="f09zazt5bt2v9zeaeswx9ttgxt9wvwvvavs2" timestamp="1474422937"&gt;31&lt;/key&gt;&lt;/foreign-keys&gt;&lt;ref-type name="Journal Article"&gt;17&lt;/ref-type&gt;&lt;contributors&gt;&lt;authors&gt;&lt;author&gt;Stone SP, Beric V, Quick A, Balestrini AA, Kibbler CC&lt;/author&gt;&lt;/authors&gt;&lt;/contributors&gt;&lt;titles&gt;&lt;title&gt;he effect of an enhanced infection-control policy on the incidence of Clostridium difficile infection and methicillin-resistant Staphyloccocus aureus colonization in acute elderly medical patients&lt;/title&gt;&lt;secondary-title&gt;Age and Ageing&lt;/secondary-title&gt;&lt;/titles&gt;&lt;periodical&gt;&lt;full-title&gt;Age and Ageing&lt;/full-title&gt;&lt;/periodical&gt;&lt;pages&gt;561-568&lt;/pages&gt;&lt;volume&gt;27&lt;/volume&gt;&lt;number&gt;5&lt;/number&gt;&lt;dates&gt;&lt;year&gt;1998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31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083729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proofErr w:type="spellStart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  <w:r w:rsidR="003115C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DD03CF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8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8BF79F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4B7C9D5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9C6D1EF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B70AAB2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C514594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4E73395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4B29580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21E1615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7420184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A40EF48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8287E3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47DD9E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9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B1CF39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0B9DA0B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4EED14E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8E07A18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6B8E5F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E5B79F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7</w:t>
            </w:r>
          </w:p>
        </w:tc>
      </w:tr>
      <w:tr w:rsidR="00726AB9" w:rsidRPr="00EE018F" w14:paraId="5A956100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62984E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Struelens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Struelens MJ&lt;/Author&gt;&lt;Year&gt;1991&lt;/Year&gt;&lt;RecNum&gt;32&lt;/RecNum&gt;&lt;DisplayText&gt;&lt;style face="superscript"&gt;32&lt;/style&gt;&lt;/DisplayText&gt;&lt;record&gt;&lt;rec-number&gt;32&lt;/rec-number&gt;&lt;foreign-keys&gt;&lt;key app="EN" db-id="f09zazt5bt2v9zeaeswx9ttgxt9wvwvvavs2" timestamp="1474422937"&gt;32&lt;/key&gt;&lt;/foreign-keys&gt;&lt;ref-type name="Journal Article"&gt;17&lt;/ref-type&gt;&lt;contributors&gt;&lt;authors&gt;&lt;author&gt;Struelens MJ, Maas A, Nonhoff C, et al&lt;/author&gt;&lt;/authors&gt;&lt;/contributors&gt;&lt;titles&gt;&lt;title&gt;Control of nosocomial transmission of Clostridium difficile based on sporadic case surveillance&lt;/title&gt;&lt;secondary-title&gt;Am J Med&lt;/secondary-title&gt;&lt;/titles&gt;&lt;periodical&gt;&lt;full-title&gt;Am J Med&lt;/full-title&gt;&lt;/periodical&gt;&lt;pages&gt;138S-144S&lt;/pages&gt;&lt;volume&gt;91&lt;/volume&gt;&lt;number&gt;3B&lt;/number&gt;&lt;dates&gt;&lt;year&gt;1991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32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1DC66E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proofErr w:type="spellStart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  <w:r w:rsidR="0058645A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F63EB8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4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7507F4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630893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4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F0CA72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376128F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3B2CE30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D9D0A44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C9F8BDF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FC5DA8F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45E4CD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0B659A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9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E9A201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9CD72E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9BD3D3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BE23D2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150B04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F88371E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7B735C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A967F1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7</w:t>
            </w:r>
          </w:p>
        </w:tc>
      </w:tr>
      <w:tr w:rsidR="00726AB9" w:rsidRPr="00EE018F" w14:paraId="6E097877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FB7353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Suzuki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Suzuki H&lt;/Author&gt;&lt;Year&gt;2013&lt;/Year&gt;&lt;RecNum&gt;35&lt;/RecNum&gt;&lt;DisplayText&gt;&lt;style face="superscript"&gt;35&lt;/style&gt;&lt;/DisplayText&gt;&lt;record&gt;&lt;rec-number&gt;35&lt;/rec-number&gt;&lt;foreign-keys&gt;&lt;key app="EN" db-id="f09zazt5bt2v9zeaeswx9ttgxt9wvwvvavs2" timestamp="1474422937"&gt;35&lt;/key&gt;&lt;/foreign-keys&gt;&lt;ref-type name="Journal Article"&gt;17&lt;/ref-type&gt;&lt;contributors&gt;&lt;authors&gt;&lt;author&gt;Suzuki H, Senda J, Yamashita K, Tokuda Y, Kanesaka Y, Kotaki N, et al&lt;/author&gt;&lt;/authors&gt;&lt;/contributors&gt;&lt;titles&gt;&lt;title&gt;Impact of intensive infection control team activities on the acquisition of methicillin-resistant staphylococcus aureus, drug-resistant Pseudomonas aeruginosa and the incidence of Clostridium difficile-associated disease&lt;/title&gt;&lt;secondary-title&gt;J Infect Chemother&lt;/secondary-title&gt;&lt;/titles&gt;&lt;periodical&gt;&lt;full-title&gt;J Infect Chemother&lt;/full-title&gt;&lt;/periodical&gt;&lt;pages&gt;1047-52&lt;/pages&gt;&lt;number&gt;19&lt;/number&gt;&lt;dates&gt;&lt;year&gt;2013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35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280336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B40BC6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6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D8887E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9D32DA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9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58BD72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0C9F1CD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E4DF7E6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02C15C2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64BABA9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00559BA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84FD430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98C284E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0F30B21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6FEE62D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BD1297B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2314B6B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8272BE6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1CC0334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AA3A3E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2D3AFB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9</w:t>
            </w:r>
          </w:p>
        </w:tc>
      </w:tr>
      <w:tr w:rsidR="00726AB9" w:rsidRPr="00EE018F" w14:paraId="60D926DA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C5F5DC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Valiquette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Valiquette L&lt;/Author&gt;&lt;Year&gt;2007&lt;/Year&gt;&lt;RecNum&gt;37&lt;/RecNum&gt;&lt;DisplayText&gt;&lt;style face="superscript"&gt;37&lt;/style&gt;&lt;/DisplayText&gt;&lt;record&gt;&lt;rec-number&gt;37&lt;/rec-number&gt;&lt;foreign-keys&gt;&lt;key app="EN" db-id="f09zazt5bt2v9zeaeswx9ttgxt9wvwvvavs2" timestamp="1474422937"&gt;37&lt;/key&gt;&lt;/foreign-keys&gt;&lt;ref-type name="Journal Article"&gt;17&lt;/ref-type&gt;&lt;contributors&gt;&lt;authors&gt;&lt;author&gt;Valiquette L, Cossette B, Garant MP, Diab H, Pepin J&lt;/author&gt;&lt;/authors&gt;&lt;/contributors&gt;&lt;titles&gt;&lt;title&gt;Impact of a reduction in the use of high-risk antibiotics on the course of an epidemic of Clostridium difficile-associated disease caused by the hypervirulent NAP1/027 strain&lt;/title&gt;&lt;secondary-title&gt;Clin Infect Dis&lt;/secondary-title&gt;&lt;/titles&gt;&lt;periodical&gt;&lt;full-title&gt;Clin Infect Dis&lt;/full-title&gt;&lt;/periodical&gt;&lt;pages&gt;S112-121&lt;/pages&gt;&lt;volume&gt;45&lt;/volume&gt;&lt;number&gt;Suppl 2&lt;/number&gt;&lt;dates&gt;&lt;year&gt;2007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37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19D482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9E6B8B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12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348501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836655D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9DB922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782B53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C6DD62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CBE0065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021F55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1CDCB7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9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F04862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B9B56D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8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1604E4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6A6D1BB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8C8BCA9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7FA956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6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34293D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C2E9007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15805C0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8E19334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</w:tr>
      <w:tr w:rsidR="00726AB9" w:rsidRPr="00EE018F" w14:paraId="1CD7DA2B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5B467C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Weiss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Weiss K&lt;/Author&gt;&lt;Year&gt;2009&lt;/Year&gt;&lt;RecNum&gt;39&lt;/RecNum&gt;&lt;DisplayText&gt;&lt;style face="superscript"&gt;39&lt;/style&gt;&lt;/DisplayText&gt;&lt;record&gt;&lt;rec-number&gt;39&lt;/rec-number&gt;&lt;foreign-keys&gt;&lt;key app="EN" db-id="f09zazt5bt2v9zeaeswx9ttgxt9wvwvvavs2" timestamp="1474422937"&gt;39&lt;/key&gt;&lt;/foreign-keys&gt;&lt;ref-type name="Journal Article"&gt;17&lt;/ref-type&gt;&lt;contributors&gt;&lt;authors&gt;&lt;author&gt;Weiss K, Boisvert A, Chagnon M, et al&lt;/author&gt;&lt;/authors&gt;&lt;/contributors&gt;&lt;titles&gt;&lt;title&gt;Multipronged intervention strategy to control an outbreak of Clostridium difficile infection (CDI) and its impact on the rates of CDI from 2002 to 2007&lt;/title&gt;&lt;secondary-title&gt;Infect Control Hosp Epidemiol.&lt;/secondary-title&gt;&lt;/titles&gt;&lt;periodical&gt;&lt;full-title&gt;Infect Control Hosp Epidemiol.&lt;/full-title&gt;&lt;/periodical&gt;&lt;pages&gt;156-162&lt;/pages&gt;&lt;volume&gt;30&lt;/volume&gt;&lt;number&gt;2&lt;/number&gt;&lt;dates&gt;&lt;year&gt;2009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39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4FE8E1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proofErr w:type="spellStart"/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  <w:r w:rsidR="003115C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  <w:proofErr w:type="spellEnd"/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49EF7A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5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18FAB1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FA3810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5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E98A93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19FFF51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2128E9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CF4C0E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4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498F81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B718D1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8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E3DF72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A3E9609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1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E0ECA9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87EA4E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8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D87EAA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243161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5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2B3340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FDF581D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644487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49E02A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7</w:t>
            </w:r>
          </w:p>
        </w:tc>
      </w:tr>
      <w:tr w:rsidR="00726AB9" w:rsidRPr="00EE018F" w14:paraId="5B8567D9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FD96AE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Whitaker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Whitaker J&lt;/Author&gt;&lt;Year&gt;2007&lt;/Year&gt;&lt;RecNum&gt;42&lt;/RecNum&gt;&lt;DisplayText&gt;&lt;style face="superscript"&gt;42&lt;/style&gt;&lt;/DisplayText&gt;&lt;record&gt;&lt;rec-number&gt;42&lt;/rec-number&gt;&lt;foreign-keys&gt;&lt;key app="EN" db-id="f09zazt5bt2v9zeaeswx9ttgxt9wvwvvavs2" timestamp="1474422938"&gt;42&lt;/key&gt;&lt;/foreign-keys&gt;&lt;ref-type name="Journal Article"&gt;17&lt;/ref-type&gt;&lt;contributors&gt;&lt;authors&gt;&lt;author&gt;Whitaker J, Brown BS, Vidal S, Calcaterra M&lt;/author&gt;&lt;/authors&gt;&lt;/contributors&gt;&lt;titles&gt;&lt;title&gt;Designing a protocol that eliminates Clostridium difficile: a collaborative venture&lt;/title&gt;&lt;secondary-title&gt;Am J Infect Control&lt;/secondary-title&gt;&lt;/titles&gt;&lt;periodical&gt;&lt;full-title&gt;Am J Infect Control&lt;/full-title&gt;&lt;/periodical&gt;&lt;pages&gt;310-314&lt;/pages&gt;&lt;volume&gt;35&lt;/volume&gt;&lt;number&gt;5&lt;/number&gt;&lt;dates&gt;&lt;year&gt;2007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42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2E6099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7E0B97A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2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DC52CB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050727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7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9443C3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9C6BC8E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83C84B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4BCB80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5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6ED947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364F5C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4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336237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EFA96D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9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E78B7E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834DD7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7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F1FB919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F0CE2C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8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C63C48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A7754A5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EF72379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A18912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9</w:t>
            </w:r>
          </w:p>
        </w:tc>
      </w:tr>
      <w:tr w:rsidR="00726AB9" w:rsidRPr="00EE018F" w14:paraId="498AD18D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7EDD22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White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White&lt;/Author&gt;&lt;Year&gt;2016&lt;/Year&gt;&lt;RecNum&gt;33&lt;/RecNum&gt;&lt;DisplayText&gt;&lt;style face="superscript"&gt;33&lt;/style&gt;&lt;/DisplayText&gt;&lt;record&gt;&lt;rec-number&gt;33&lt;/rec-number&gt;&lt;foreign-keys&gt;&lt;key app="EN" db-id="f09zazt5bt2v9zeaeswx9ttgxt9wvwvvavs2" timestamp="1474422937"&gt;33&lt;/key&gt;&lt;/foreign-keys&gt;&lt;ref-type name="Journal Article"&gt;17&lt;/ref-type&gt;&lt;contributors&gt;&lt;authors&gt;&lt;author&gt;White, H.&lt;/author&gt;&lt;author&gt;Wiselka, M.&lt;/author&gt;&lt;author&gt;Bell, D.&lt;/author&gt;&lt;/authors&gt;&lt;/contributors&gt;&lt;auth-address&gt;Department of Infection and Tropical Medicine, Leicester Royal Infirmary, Infirmary Square, Leicester LE1 5WW, UK. Helena.White@uhl-tr.nhs.uk.&amp;#xD;Department of Infection and Tropical Medicine, Leicester Royal Infirmary, Infirmary Square, Leicester LE1 5WW, UK.&lt;/auth-address&gt;&lt;titles&gt;&lt;title&gt;A Multi-Faceted Approach of One Teaching Hospital NHS Trust during the Clostridium difficile Epidemic-Antibiotic Management and Beyond&lt;/title&gt;&lt;secondary-title&gt;Antibiotics (Basel)&lt;/secondary-title&gt;&lt;/titles&gt;&lt;periodical&gt;&lt;full-title&gt;Antibiotics (Basel)&lt;/full-title&gt;&lt;/periodical&gt;&lt;volume&gt;5&lt;/volume&gt;&lt;number&gt;1&lt;/number&gt;&lt;edition&gt;2016/03/31&lt;/edition&gt;&lt;keywords&gt;&lt;keyword&gt;Clostridium difficile associated disease&lt;/keyword&gt;&lt;keyword&gt;Clostridium difficile infection&lt;/keyword&gt;&lt;keyword&gt;antimicrobial stewardship&lt;/keyword&gt;&lt;keyword&gt;care bundle approach&lt;/keyword&gt;&lt;/keywords&gt;&lt;dates&gt;&lt;year&gt;2016&lt;/year&gt;&lt;/dates&gt;&lt;isbn&gt;2079-6382 (Electronic)&amp;#xD;2079-6382 (Linking)&lt;/isbn&gt;&lt;accession-num&gt;27025528&lt;/accession-num&gt;&lt;urls&gt;&lt;/urls&gt;&lt;custom2&gt;PMC4810415&lt;/custom2&gt;&lt;electronic-resource-num&gt;10.3390/antibiotics5010013&lt;/electronic-resource-num&gt;&lt;remote-database-provider&gt;NLM&lt;/remote-database-provider&gt;&lt;language&gt;eng&lt;/language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33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9A36E8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DD49E9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10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0D3F2E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E1938D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8A581A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06C4B92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59C00B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CD392C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BB33F5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6913B3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6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C9A057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BCFDD66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7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06D7CF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360646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7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3F7A3B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E51AD4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9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E7257C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39E9AC1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4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6A3A4B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EF21E8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0</w:t>
            </w:r>
          </w:p>
        </w:tc>
      </w:tr>
      <w:tr w:rsidR="00726AB9" w:rsidRPr="00EE018F" w14:paraId="0D9ECD2B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D95EF4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Wong-McClure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Wong-McClure RA&lt;/Author&gt;&lt;Year&gt;2013&lt;/Year&gt;&lt;RecNum&gt;43&lt;/RecNum&gt;&lt;DisplayText&gt;&lt;style face="superscript"&gt;43&lt;/style&gt;&lt;/DisplayText&gt;&lt;record&gt;&lt;rec-number&gt;43&lt;/rec-number&gt;&lt;foreign-keys&gt;&lt;key app="EN" db-id="f09zazt5bt2v9zeaeswx9ttgxt9wvwvvavs2" timestamp="1474422938"&gt;43&lt;/key&gt;&lt;/foreign-keys&gt;&lt;ref-type name="Journal Article"&gt;17&lt;/ref-type&gt;&lt;contributors&gt;&lt;authors&gt;&lt;author&gt;Wong-McClure RA, Ramirez-Salas E, Mora-Brenes N, et al&lt;/author&gt;&lt;/authors&gt;&lt;/contributors&gt;&lt;titles&gt;&lt;title&gt;Long term effect of infection control practices and associated factors during a major Clostridium difficile outbreak in Costa Rica&lt;/title&gt;&lt;secondary-title&gt;J Infect Dev Ctries&lt;/secondary-title&gt;&lt;/titles&gt;&lt;periodical&gt;&lt;full-title&gt;J Infect Dev Ctries&lt;/full-title&gt;&lt;/periodical&gt;&lt;pages&gt;914-921&lt;/pages&gt;&lt;volume&gt;7&lt;/volume&gt;&lt;number&gt;12&lt;/number&gt;&lt;dates&gt;&lt;year&gt;2013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43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C08731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B33471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93B171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AF2CAF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5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F61433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15D6F60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8868526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BAEE364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F562BF9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7E1D596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DCBA512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8888B9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8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960EB69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634122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6A866E9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580DA3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3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B3FC367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837F6F9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60A7CE9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B66B0F0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</w:tr>
      <w:tr w:rsidR="00726AB9" w:rsidRPr="00EE018F" w14:paraId="4723AA07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031A64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You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You E&lt;/Author&gt;&lt;Year&gt;2014&lt;/Year&gt;&lt;RecNum&gt;36&lt;/RecNum&gt;&lt;DisplayText&gt;&lt;style face="superscript"&gt;36&lt;/style&gt;&lt;/DisplayText&gt;&lt;record&gt;&lt;rec-number&gt;36&lt;/rec-number&gt;&lt;foreign-keys&gt;&lt;key app="EN" db-id="f09zazt5bt2v9zeaeswx9ttgxt9wvwvvavs2" timestamp="1474422937"&gt;36&lt;/key&gt;&lt;/foreign-keys&gt;&lt;ref-type name="Journal Article"&gt;17&lt;/ref-type&gt;&lt;contributors&gt;&lt;authors&gt;&lt;author&gt;You E, Song H, Cho J, Lee J&lt;/author&gt;&lt;/authors&gt;&lt;/contributors&gt;&lt;titles&gt;&lt;title&gt;Reduction in the incidence of hospital-acquired Clostridium difficile infection through infection control interventions other than the restriction of antimicrobial use&lt;/title&gt;&lt;secondary-title&gt;Int J Infect Dis&lt;/secondary-title&gt;&lt;/titles&gt;&lt;periodical&gt;&lt;full-title&gt;Int J Infect Dis&lt;/full-title&gt;&lt;/periodical&gt;&lt;pages&gt;9-10&lt;/pages&gt;&lt;number&gt;22&lt;/number&gt;&lt;dates&gt;&lt;year&gt;2014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36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BC448A9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4243996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1CC2003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98E235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6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CEE2AF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7F29987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0F87D13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7E3221C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FA06EB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8C3C3C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6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939D78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B0EE92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6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761462F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724EAE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6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E55809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133937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6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2AD68A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19433B1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0D8FFE85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823F966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</w:tr>
      <w:tr w:rsidR="00726AB9" w:rsidRPr="00EE018F" w14:paraId="4EE02652" w14:textId="77777777" w:rsidTr="00D376DC">
        <w:trPr>
          <w:trHeight w:val="55"/>
        </w:trPr>
        <w:tc>
          <w:tcPr>
            <w:tcW w:w="1305" w:type="dxa"/>
            <w:tcBorders>
              <w:top w:val="single" w:sz="6" w:space="0" w:color="CCCCCC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E3E9E91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Zafar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instrText xml:space="preserve"> ADDIN EN.CITE &lt;EndNote&gt;&lt;Cite&gt;&lt;Author&gt;AB&lt;/Author&gt;&lt;Year&gt;1998&lt;/Year&gt;&lt;RecNum&gt;45&lt;/RecNum&gt;&lt;DisplayText&gt;&lt;style face="superscript"&gt;45&lt;/style&gt;&lt;/DisplayText&gt;&lt;record&gt;&lt;rec-number&gt;45&lt;/rec-number&gt;&lt;foreign-keys&gt;&lt;key app="EN" db-id="f09zazt5bt2v9zeaeswx9ttgxt9wvwvvavs2" timestamp="1474422938"&gt;45&lt;/key&gt;&lt;/foreign-keys&gt;&lt;ref-type name="Journal Article"&gt;17&lt;/ref-type&gt;&lt;contributors&gt;&lt;authors&gt;&lt;author&gt;Zafar AB&lt;/author&gt;&lt;/authors&gt;&lt;/contributors&gt;&lt;titles&gt;&lt;title&gt;Effectiveness of infection control program in controlling nosocomial Clostridium difficile&lt;/title&gt;&lt;secondary-title&gt;Am J Infect Control&lt;/secondary-title&gt;&lt;/titles&gt;&lt;periodical&gt;&lt;full-title&gt;Am J Infect Control&lt;/full-title&gt;&lt;/periodical&gt;&lt;pages&gt;588-93&lt;/pages&gt;&lt;number&gt;26&lt;/number&gt;&lt;dates&gt;&lt;year&gt;1998&lt;/year&gt;&lt;/dates&gt;&lt;urls&gt;&lt;/urls&gt;&lt;/record&gt;&lt;/Cite&gt;&lt;/EndNote&gt;</w:instrTex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separate"/>
            </w:r>
            <w:r w:rsidRPr="0058371F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6"/>
                <w:szCs w:val="16"/>
                <w:vertAlign w:val="superscript"/>
                <w:lang w:eastAsia="en-US" w:bidi="ar-SA"/>
              </w:rPr>
              <w:t>45</w:t>
            </w: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fldChar w:fldCharType="end"/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355FA38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4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46CEC25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1AC0AF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8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02CFF5E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11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94D92FD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color w:val="000000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63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00CC59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0</w:t>
            </w:r>
          </w:p>
        </w:tc>
        <w:tc>
          <w:tcPr>
            <w:tcW w:w="810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504BE8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639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20DC28A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44ED1A40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714D53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0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5544F2F4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1294F29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9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8CEAD8A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BE45235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1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3132BB9B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25408FF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1</w:t>
            </w: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CE9D063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0EC572F" w14:textId="77777777" w:rsidR="00726AB9" w:rsidRPr="00EE018F" w:rsidRDefault="00726AB9" w:rsidP="00D376D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</w:p>
        </w:tc>
        <w:tc>
          <w:tcPr>
            <w:tcW w:w="783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65D98229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X</w:t>
            </w:r>
          </w:p>
        </w:tc>
        <w:tc>
          <w:tcPr>
            <w:tcW w:w="517" w:type="dxa"/>
            <w:tcBorders>
              <w:top w:val="single" w:sz="6" w:space="0" w:color="CCCCCC"/>
              <w:left w:val="single" w:sz="6" w:space="0" w:color="CCCCCC"/>
              <w:bottom w:val="single" w:sz="6" w:space="0" w:color="000000"/>
              <w:right w:val="single" w:sz="6" w:space="0" w:color="000000"/>
            </w:tcBorders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646341CC" w14:textId="77777777" w:rsidR="00726AB9" w:rsidRPr="00EE018F" w:rsidRDefault="00726AB9" w:rsidP="00D376D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</w:pPr>
            <w:r w:rsidRPr="00EE018F"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:lang w:eastAsia="en-US" w:bidi="ar-SA"/>
              </w:rPr>
              <w:t>10</w:t>
            </w:r>
          </w:p>
        </w:tc>
      </w:tr>
    </w:tbl>
    <w:p w14:paraId="082AF142" w14:textId="77777777" w:rsidR="00726AB9" w:rsidRDefault="002952D9" w:rsidP="00726AB9">
      <w:pPr>
        <w:suppressAutoHyphens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Note: In the reported adherence measure column, an “X” means that an adherence measure was reported for that bundle component and a blank means that one was not. A blank in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TiDi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core column means that the study did not do this intervention.</w:t>
      </w:r>
    </w:p>
    <w:p w14:paraId="72761FCE" w14:textId="77777777" w:rsidR="0058645A" w:rsidRDefault="0058645A" w:rsidP="00726AB9">
      <w:pPr>
        <w:suppressAutoHyphens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8645A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>
        <w:rPr>
          <w:rFonts w:ascii="Times New Roman" w:hAnsi="Times New Roman" w:cs="Times New Roman"/>
          <w:sz w:val="24"/>
          <w:szCs w:val="24"/>
        </w:rPr>
        <w:t>Cephalospor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sage decreased from an average of 387 g/100 patients in the nine-months before the intervention to an average of 166 g/100 patients in the nine-month period after the intervention was enacted</w:t>
      </w:r>
      <w:r w:rsidR="008F6196">
        <w:rPr>
          <w:rFonts w:ascii="Times New Roman" w:hAnsi="Times New Roman" w:cs="Times New Roman"/>
          <w:sz w:val="24"/>
          <w:szCs w:val="24"/>
        </w:rPr>
        <w:t>.</w:t>
      </w:r>
    </w:p>
    <w:p w14:paraId="38AF0FD5" w14:textId="77777777" w:rsidR="0058645A" w:rsidRDefault="0058645A" w:rsidP="00726AB9">
      <w:pPr>
        <w:suppressAutoHyphens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>
        <w:rPr>
          <w:rFonts w:ascii="Times New Roman" w:hAnsi="Times New Roman" w:cs="Times New Roman"/>
          <w:sz w:val="24"/>
          <w:szCs w:val="24"/>
        </w:rPr>
        <w:t>Th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umber of clindamycin doses decreased 10% </w:t>
      </w:r>
      <w:r w:rsidR="003115CD">
        <w:rPr>
          <w:rFonts w:ascii="Times New Roman" w:hAnsi="Times New Roman" w:cs="Times New Roman"/>
          <w:sz w:val="24"/>
          <w:szCs w:val="24"/>
        </w:rPr>
        <w:t xml:space="preserve">after the </w:t>
      </w:r>
      <w:r>
        <w:rPr>
          <w:rFonts w:ascii="Times New Roman" w:hAnsi="Times New Roman" w:cs="Times New Roman"/>
          <w:sz w:val="24"/>
          <w:szCs w:val="24"/>
        </w:rPr>
        <w:t>intervention</w:t>
      </w:r>
      <w:r w:rsidR="003115CD">
        <w:rPr>
          <w:rFonts w:ascii="Times New Roman" w:hAnsi="Times New Roman" w:cs="Times New Roman"/>
          <w:sz w:val="24"/>
          <w:szCs w:val="24"/>
        </w:rPr>
        <w:t>,</w:t>
      </w:r>
      <w:r w:rsidR="008F6196">
        <w:rPr>
          <w:rFonts w:ascii="Times New Roman" w:hAnsi="Times New Roman" w:cs="Times New Roman"/>
          <w:sz w:val="24"/>
          <w:szCs w:val="24"/>
        </w:rPr>
        <w:t xml:space="preserve"> compared to the 12-month</w:t>
      </w:r>
      <w:r w:rsidR="003115CD">
        <w:rPr>
          <w:rFonts w:ascii="Times New Roman" w:hAnsi="Times New Roman" w:cs="Times New Roman"/>
          <w:sz w:val="24"/>
          <w:szCs w:val="24"/>
        </w:rPr>
        <w:t xml:space="preserve"> period before intervention implementation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EFF2ABB" w14:textId="77777777" w:rsidR="003115CD" w:rsidRPr="00EE018F" w:rsidRDefault="003115CD" w:rsidP="00726AB9">
      <w:pPr>
        <w:suppressAutoHyphens w:val="0"/>
        <w:spacing w:after="0" w:line="240" w:lineRule="auto"/>
        <w:rPr>
          <w:rFonts w:ascii="Times New Roman" w:hAnsi="Times New Roman" w:cs="Times New Roman"/>
          <w:sz w:val="24"/>
          <w:szCs w:val="24"/>
        </w:rPr>
        <w:sectPr w:rsidR="003115CD" w:rsidRPr="00EE018F" w:rsidSect="00B64A63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proofErr w:type="spellStart"/>
      <w:r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>
        <w:rPr>
          <w:rFonts w:ascii="Times New Roman" w:hAnsi="Times New Roman" w:cs="Times New Roman"/>
          <w:sz w:val="24"/>
          <w:szCs w:val="24"/>
        </w:rPr>
        <w:t>Fluroquinolon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nsumption decreased </w:t>
      </w:r>
      <w:r w:rsidR="00B10D29">
        <w:rPr>
          <w:rFonts w:ascii="Times New Roman" w:hAnsi="Times New Roman" w:cs="Times New Roman"/>
          <w:sz w:val="24"/>
          <w:szCs w:val="24"/>
        </w:rPr>
        <w:t xml:space="preserve">17.8% </w:t>
      </w:r>
      <w:r>
        <w:rPr>
          <w:rFonts w:ascii="Times New Roman" w:hAnsi="Times New Roman" w:cs="Times New Roman"/>
          <w:sz w:val="24"/>
          <w:szCs w:val="24"/>
        </w:rPr>
        <w:t xml:space="preserve">from 128.10 daily doses per 1,000 patient days in 2002-2003, at the start of the </w:t>
      </w:r>
      <w:r w:rsidR="00B10D29">
        <w:rPr>
          <w:rFonts w:ascii="Times New Roman" w:hAnsi="Times New Roman" w:cs="Times New Roman"/>
          <w:sz w:val="24"/>
          <w:szCs w:val="24"/>
        </w:rPr>
        <w:t xml:space="preserve">CDI </w:t>
      </w:r>
      <w:r>
        <w:rPr>
          <w:rFonts w:ascii="Times New Roman" w:hAnsi="Times New Roman" w:cs="Times New Roman"/>
          <w:sz w:val="24"/>
          <w:szCs w:val="24"/>
        </w:rPr>
        <w:t xml:space="preserve">outbreak, to 105.33 daily doses per 1,000 patient days in 2004-2005. </w:t>
      </w:r>
      <w:r w:rsidR="00B10D29">
        <w:rPr>
          <w:rFonts w:ascii="Times New Roman" w:hAnsi="Times New Roman" w:cs="Times New Roman"/>
          <w:sz w:val="24"/>
          <w:szCs w:val="24"/>
        </w:rPr>
        <w:t xml:space="preserve">This subsequently increased up to 150.89 daily doses per 1,000 patient days in 2006-2007. </w:t>
      </w:r>
    </w:p>
    <w:p w14:paraId="0E17254C" w14:textId="77777777" w:rsidR="00B97813" w:rsidRPr="00726AB9" w:rsidRDefault="00B97813" w:rsidP="002952D9"/>
    <w:sectPr w:rsidR="00B97813" w:rsidRPr="00726AB9" w:rsidSect="00942D14">
      <w:pgSz w:w="15840" w:h="12240" w:orient="landscape"/>
      <w:pgMar w:top="1800" w:right="1440" w:bottom="180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font319">
    <w:altName w:val="MS PMincho"/>
    <w:charset w:val="80"/>
    <w:family w:val="roman"/>
    <w:pitch w:val="default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5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42D14"/>
    <w:rsid w:val="00013B05"/>
    <w:rsid w:val="002952D9"/>
    <w:rsid w:val="003115CD"/>
    <w:rsid w:val="00444C18"/>
    <w:rsid w:val="0058645A"/>
    <w:rsid w:val="00726AB9"/>
    <w:rsid w:val="008F6196"/>
    <w:rsid w:val="00942D14"/>
    <w:rsid w:val="00B10D29"/>
    <w:rsid w:val="00B97813"/>
    <w:rsid w:val="00D3632B"/>
    <w:rsid w:val="00FB66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8384DFF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42D14"/>
    <w:pPr>
      <w:suppressAutoHyphens/>
      <w:spacing w:after="160" w:line="252" w:lineRule="auto"/>
    </w:pPr>
    <w:rPr>
      <w:rFonts w:ascii="Calibri" w:eastAsia="Arial Unicode MS" w:hAnsi="Calibri" w:cs="font319"/>
      <w:kern w:val="1"/>
      <w:sz w:val="22"/>
      <w:szCs w:val="22"/>
      <w:lang w:eastAsia="he-IL" w:bidi="he-I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3869</Words>
  <Characters>22058</Characters>
  <Application>Microsoft Macintosh Word</Application>
  <DocSecurity>0</DocSecurity>
  <Lines>183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8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itlyn Ngam</dc:creator>
  <cp:lastModifiedBy>Anna Barker</cp:lastModifiedBy>
  <cp:revision>3</cp:revision>
  <dcterms:created xsi:type="dcterms:W3CDTF">2016-12-06T00:18:00Z</dcterms:created>
  <dcterms:modified xsi:type="dcterms:W3CDTF">2016-12-06T00:19:00Z</dcterms:modified>
</cp:coreProperties>
</file>